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bookmarkStart w:id="0" w:name="_GoBack"/>
      <w:bookmarkEnd w:id="0"/>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9058CD" w:rsidRPr="00FA7AEF" w:rsidRDefault="009058C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9058CD" w:rsidRPr="00EB6E31" w:rsidRDefault="009058CD"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Cabealho1"/>
        <w:numPr>
          <w:ilvl w:val="0"/>
          <w:numId w:val="0"/>
        </w:numPr>
        <w:rPr>
          <w:lang w:val="en-GB"/>
        </w:rPr>
      </w:pPr>
      <w:r w:rsidRPr="00292253">
        <w:rPr>
          <w:lang w:val="en-GB"/>
        </w:rPr>
        <w:t>Introduction</w:t>
      </w:r>
    </w:p>
    <w:p w14:paraId="3B383DB5" w14:textId="37C4787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Pr>
          <w:lang w:val="en-GB"/>
        </w:rPr>
        <w:t xml:space="preserve">. (REF)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aiming at getting better results for queries (REF)</w:t>
      </w:r>
      <w:r w:rsidR="00B01E96">
        <w:rPr>
          <w:lang w:val="en-GB"/>
        </w:rPr>
        <w:t>.</w:t>
      </w:r>
    </w:p>
    <w:p w14:paraId="2EAB7EEE" w14:textId="328745EE"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1B54C5">
        <w:rPr>
          <w:lang w:val="en-GB"/>
        </w:rPr>
        <w:t>.</w:t>
      </w:r>
      <w:r w:rsidR="000A659D">
        <w:rPr>
          <w:lang w:val="en-GB"/>
        </w:rPr>
        <w:t xml:space="preserve"> (REF)</w:t>
      </w:r>
      <w:r w:rsidR="001B54C5">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E552CA">
        <w:rPr>
          <w:lang w:val="en-GB"/>
        </w:rPr>
        <w:t>that translates its meaning.</w:t>
      </w:r>
    </w:p>
    <w:p w14:paraId="39ED6FAE" w14:textId="4CAA9E41" w:rsidR="004B433E" w:rsidRDefault="004B433E" w:rsidP="001B5080">
      <w:pPr>
        <w:ind w:firstLine="708"/>
        <w:rPr>
          <w:lang w:val="en-GB"/>
        </w:rPr>
      </w:pPr>
      <w:r>
        <w:rPr>
          <w:lang w:val="en-GB"/>
        </w:rPr>
        <w:lastRenderedPageBreak/>
        <w:t>Natural languages are very rich in their vocabulary</w:t>
      </w:r>
      <w:r w:rsidR="00DD6820">
        <w:rPr>
          <w:lang w:val="en-GB"/>
        </w:rPr>
        <w:t xml:space="preserve"> properties.</w:t>
      </w:r>
      <w:r w:rsidR="004C6C8F">
        <w:rPr>
          <w:lang w:val="en-GB"/>
        </w:rPr>
        <w:t xml:space="preserve"> </w:t>
      </w:r>
      <w:r w:rsidR="00DD6820">
        <w:rPr>
          <w:lang w:val="en-GB"/>
        </w:rPr>
        <w:t>T</w:t>
      </w:r>
      <w:r w:rsidR="004C6C8F">
        <w:rPr>
          <w:lang w:val="en-GB"/>
        </w:rPr>
        <w:t>hey can have</w:t>
      </w:r>
      <w:r>
        <w:rPr>
          <w:lang w:val="en-GB"/>
        </w:rPr>
        <w:t xml:space="preserve"> different meanings </w:t>
      </w:r>
      <w:r w:rsidR="005D1E80">
        <w:rPr>
          <w:lang w:val="en-GB"/>
        </w:rPr>
        <w:t>represented</w:t>
      </w:r>
      <w:r>
        <w:rPr>
          <w:lang w:val="en-GB"/>
        </w:rPr>
        <w:t xml:space="preserve"> by the same word</w:t>
      </w:r>
      <w:r w:rsidR="004C6C8F">
        <w:rPr>
          <w:lang w:val="en-GB"/>
        </w:rPr>
        <w:t xml:space="preserve"> (Homograph words)</w:t>
      </w:r>
      <w:r>
        <w:rPr>
          <w:lang w:val="en-GB"/>
        </w:rPr>
        <w:t>, in several contexts</w:t>
      </w:r>
      <w:r w:rsidR="004C6C8F">
        <w:rPr>
          <w:lang w:val="en-GB"/>
        </w:rPr>
        <w:t>.</w:t>
      </w:r>
      <w:r>
        <w:rPr>
          <w:lang w:val="en-GB"/>
        </w:rPr>
        <w:t xml:space="preserve"> Also, there are words that can be pronounced in the same way, however have different spelling</w:t>
      </w:r>
      <w:r w:rsidR="004C6C8F">
        <w:rPr>
          <w:lang w:val="en-GB"/>
        </w:rPr>
        <w:t xml:space="preserve"> and meaning (Homophone words). </w:t>
      </w:r>
      <w:r w:rsidR="00623EB7">
        <w:rPr>
          <w:lang w:val="en-GB"/>
        </w:rPr>
        <w:t>Homograph and Homophone words can lead to ambiguity and confusion when using the terms</w:t>
      </w:r>
      <w:r w:rsidR="005D1E80">
        <w:rPr>
          <w:lang w:val="en-GB"/>
        </w:rPr>
        <w:t xml:space="preserve"> by people</w:t>
      </w:r>
      <w:r w:rsidR="00623EB7">
        <w:rPr>
          <w:lang w:val="en-GB"/>
        </w:rPr>
        <w:t xml:space="preserve">. </w:t>
      </w:r>
      <w:r w:rsidR="004C6C8F">
        <w:rPr>
          <w:lang w:val="en-GB"/>
        </w:rPr>
        <w:t>CVs address the problems of Homograph and Homophone words</w:t>
      </w:r>
      <w:r w:rsidR="00623EB7">
        <w:rPr>
          <w:lang w:val="en-GB"/>
        </w:rPr>
        <w:t xml:space="preserve"> solving </w:t>
      </w:r>
      <w:r w:rsidR="005D1E80">
        <w:rPr>
          <w:lang w:val="en-GB"/>
        </w:rPr>
        <w:t>them</w:t>
      </w:r>
      <w:r w:rsidR="00623EB7">
        <w:rPr>
          <w:lang w:val="en-GB"/>
        </w:rPr>
        <w:t xml:space="preserve"> by assigning </w:t>
      </w:r>
      <w:r w:rsidR="004C6C8F">
        <w:rPr>
          <w:lang w:val="en-GB"/>
        </w:rPr>
        <w:t xml:space="preserve">each term to just one concept, narrowing down the possibility of one term represent more than one meaning. The goal of the former step is to remove the ambiguity </w:t>
      </w:r>
      <w:r w:rsidR="005D1E80">
        <w:rPr>
          <w:lang w:val="en-GB"/>
        </w:rPr>
        <w:t>existent</w:t>
      </w:r>
      <w:r w:rsidR="004C6C8F">
        <w:rPr>
          <w:lang w:val="en-GB"/>
        </w:rPr>
        <w:t xml:space="preserve"> in the words of a language and to provide the necessary consistency to </w:t>
      </w:r>
      <w:r w:rsidR="005D1E80">
        <w:rPr>
          <w:lang w:val="en-GB"/>
        </w:rPr>
        <w:t xml:space="preserve">the use of </w:t>
      </w:r>
      <w:r w:rsidR="004C6C8F">
        <w:rPr>
          <w:lang w:val="en-GB"/>
        </w:rPr>
        <w:t>the</w:t>
      </w:r>
      <w:r w:rsidR="00623EB7">
        <w:rPr>
          <w:lang w:val="en-GB"/>
        </w:rPr>
        <w:t>se words</w:t>
      </w:r>
      <w:r w:rsidR="004C6C8F">
        <w:rPr>
          <w:lang w:val="en-GB"/>
        </w:rPr>
        <w:t>, in the domain where a CV is applied.</w:t>
      </w:r>
    </w:p>
    <w:p w14:paraId="44124875" w14:textId="0834B892"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F5722F" w:rsidRPr="00091CA6">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6999623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36725E">
        <w:rPr>
          <w:lang w:val="en-GB"/>
        </w:rPr>
        <w:t>present some challenges</w:t>
      </w:r>
      <w:r w:rsidR="003D723F">
        <w:rPr>
          <w:lang w:val="en-GB"/>
        </w:rPr>
        <w:t xml:space="preserve"> (REFS)</w:t>
      </w:r>
      <w:r w:rsidR="0036725E">
        <w:rPr>
          <w:lang w:val="en-GB"/>
        </w:rPr>
        <w:t xml:space="preserve">. </w:t>
      </w:r>
      <w:r w:rsidR="00D16C48">
        <w:rPr>
          <w:lang w:val="en-GB"/>
        </w:rPr>
        <w:t xml:space="preserve">One of these challenges is that an Ontology is </w:t>
      </w:r>
      <w:r w:rsidR="00652857">
        <w:rPr>
          <w:lang w:val="en-GB"/>
        </w:rPr>
        <w:t xml:space="preserve">a </w:t>
      </w:r>
      <w:r w:rsidR="00D16C48">
        <w:rPr>
          <w:lang w:val="en-GB"/>
        </w:rPr>
        <w:t>static</w:t>
      </w:r>
      <w:r w:rsidR="00652857">
        <w:rPr>
          <w:lang w:val="en-GB"/>
        </w:rPr>
        <w:t xml:space="preserve"> structure</w:t>
      </w:r>
      <w:r w:rsidR="00D16C48">
        <w:rPr>
          <w:lang w:val="en-GB"/>
        </w:rPr>
        <w:t>, meaning that over time, its contents do not get updated</w:t>
      </w:r>
      <w:r w:rsidR="008A7B11">
        <w:rPr>
          <w:lang w:val="en-GB"/>
        </w:rPr>
        <w:t xml:space="preserve"> without human help</w:t>
      </w:r>
      <w:r w:rsidR="00D16C48">
        <w:rPr>
          <w:lang w:val="en-GB"/>
        </w:rPr>
        <w:t xml:space="preserve">, </w:t>
      </w:r>
      <w:r w:rsidR="008A7B11">
        <w:rPr>
          <w:lang w:val="en-GB"/>
        </w:rPr>
        <w:t xml:space="preserve">hence </w:t>
      </w:r>
      <w:r w:rsidR="00D16C48">
        <w:rPr>
          <w:lang w:val="en-GB"/>
        </w:rPr>
        <w:t xml:space="preserve">they can become obsolete. Also in order to update an Ontology, as they are complex structures, the maintenance necessary still requires much resources to do it, and this can increase its costs. As referred above, the Ontology is a shared structured, and its concepts need to be recognized by all. This </w:t>
      </w:r>
      <w:r w:rsidR="008A7B11">
        <w:rPr>
          <w:lang w:val="en-GB"/>
        </w:rPr>
        <w:t xml:space="preserve">recognition </w:t>
      </w:r>
      <w:r w:rsidR="00D16C48">
        <w:rPr>
          <w:lang w:val="en-GB"/>
        </w:rPr>
        <w:t>process</w:t>
      </w:r>
      <w:r w:rsidR="008A7B11">
        <w:rPr>
          <w:lang w:val="en-GB"/>
        </w:rPr>
        <w:t xml:space="preserve"> </w:t>
      </w:r>
      <w:r w:rsidR="00D16C48">
        <w:rPr>
          <w:lang w:val="en-GB"/>
        </w:rPr>
        <w:t>requires time to do it and could bring more delay and raise the costs of an Ontology.</w:t>
      </w:r>
    </w:p>
    <w:p w14:paraId="4A025E99" w14:textId="03DE1514" w:rsidR="00E5703F" w:rsidRDefault="003D723F" w:rsidP="00E5703F">
      <w:pPr>
        <w:ind w:firstLine="708"/>
        <w:rPr>
          <w:lang w:val="en-GB"/>
        </w:rPr>
      </w:pPr>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IT is worth noting that relevant literature already presents first results on automatic maintenance of ontologies, but still in a very early stage. Human-based processes are still the current way to update and maintain ontology growth (REFS)</w:t>
      </w:r>
      <w:r w:rsidR="003D1F52">
        <w:rPr>
          <w:lang w:val="en-GB"/>
        </w:rPr>
        <w:t xml:space="preserve">. </w:t>
      </w:r>
    </w:p>
    <w:p w14:paraId="6A6B5319" w14:textId="3D1801DB" w:rsidR="00D1087C" w:rsidRDefault="00D1087C" w:rsidP="002C08B6">
      <w:pPr>
        <w:ind w:firstLine="708"/>
        <w:rPr>
          <w:lang w:val="en-GB"/>
        </w:rPr>
      </w:pPr>
      <w:r w:rsidRPr="00237D3A">
        <w:rPr>
          <w:lang w:val="en-GB"/>
        </w:rPr>
        <w:lastRenderedPageBreak/>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2C08B6">
        <w:rPr>
          <w:lang w:val="en-GB"/>
        </w:rPr>
        <w:t>“</w:t>
      </w:r>
      <w:r w:rsidR="002C08B6" w:rsidRPr="002C08B6">
        <w:rPr>
          <w:lang w:val="en-GB"/>
        </w:rPr>
        <w:t>is a familiarity, aw</w:t>
      </w:r>
      <w:r w:rsidR="002C08B6">
        <w:rPr>
          <w:lang w:val="en-GB"/>
        </w:rPr>
        <w:t>a</w:t>
      </w:r>
      <w:r w:rsidR="002C08B6" w:rsidRPr="002C08B6">
        <w:rPr>
          <w:lang w:val="en-GB"/>
        </w:rPr>
        <w:t>reness or understanding of someone or something, such as</w:t>
      </w:r>
      <w:r w:rsidR="002C08B6">
        <w:rPr>
          <w:lang w:val="en-GB"/>
        </w:rPr>
        <w:t xml:space="preserve"> facts, information, descriptions or skills, which is acquired through experience or education by perceiving, discovering or learning.” </w:t>
      </w:r>
      <w:r w:rsidR="00F852F5">
        <w:rPr>
          <w:lang w:val="en-GB"/>
        </w:rPr>
        <w:fldChar w:fldCharType="begin"/>
      </w:r>
      <w:r w:rsidR="00F852F5">
        <w:rPr>
          <w:lang w:val="en-GB"/>
        </w:rPr>
        <w:instrText xml:space="preserve"> ADDIN ZOTERO_ITEM CSL_CITATION {"citationID":"a3aseihpm","properties":{"formattedCitation":"(Wikipedia, 2015)","plainCitation":"(Wikipedia, 2015)"},"citationItems":[{"id":179,"uris":["http://zotero.org/users/local/zdRI9jki/items/PQUN5BGJ"],"uri":["http://zotero.org/users/local/zdRI9jki/items/PQUN5BGJ"],"itemData":{"id":179,"type":"entry-encyclopedia","title":"Knowledge Definition from Wikipedia","container-title":"Wikipedia, the free encyclopedia","source":"Wikipedia","abstract":"Knowledge is a familiarity, awareness or understanding of someone or something, such as facts, information, descriptions, or skills, which is acquired through experience or education by perceiving, discovering, or learning. Knowledge can refer to a theoretical or practical understanding of a subject. It can be implicit (as with practical skill or expertise) or explicit (as with the theoretical understanding of a subject); it can be more or less formal or systematic.[1] In philosophy, the study of knowledge is called epistemology; the philosopher Plato famously defined knowledge as \"justified true belief\", though \"well-justified true belief\" is more complete as it accounts for the Gettier problems. However, several definitions of knowledge and theories to explain it exist.","URL":"http://en.wikipedia.org/w/index.php?title=Knowledge&amp;oldid=641504582","note":"Page Version ID: 641504582","shortTitle":"Knowledge","language":"en","author":[{"family":"Wikipedia","given":""}],"issued":{"date-parts":[["2015",1,24]],"season":"T02:38:56Z"},"accessed":{"date-parts":[["2015",1,25]],"season":"22:07:12"}}}],"schema":"https://github.com/citation-style-language/schema/raw/master/csl-citation.json"} </w:instrText>
      </w:r>
      <w:r w:rsidR="00F852F5">
        <w:rPr>
          <w:lang w:val="en-GB"/>
        </w:rPr>
        <w:fldChar w:fldCharType="separate"/>
      </w:r>
      <w:r w:rsidR="00F852F5" w:rsidRPr="00F852F5">
        <w:rPr>
          <w:rFonts w:cs="Times New Roman"/>
          <w:lang w:val="en-GB"/>
        </w:rPr>
        <w:t>(Wikipedia, 2015)</w:t>
      </w:r>
      <w:r w:rsidR="00F852F5">
        <w:rPr>
          <w:lang w:val="en-GB"/>
        </w:rPr>
        <w:fldChar w:fldCharType="end"/>
      </w:r>
      <w:r w:rsidR="002C08B6">
        <w:rPr>
          <w:lang w:val="en-GB"/>
        </w:rPr>
        <w:t xml:space="preserve"> </w:t>
      </w:r>
      <w:r w:rsidRPr="00237D3A">
        <w:rPr>
          <w:lang w:val="en-GB"/>
        </w:rPr>
        <w:t xml:space="preserve">For instance, </w:t>
      </w:r>
      <w:r w:rsidR="00AD1AC7">
        <w:rPr>
          <w:lang w:val="en-GB"/>
        </w:rPr>
        <w:t xml:space="preserve">this </w:t>
      </w:r>
      <w:r w:rsidR="00E37DA1">
        <w:rPr>
          <w:lang w:val="en-GB"/>
        </w:rPr>
        <w:t xml:space="preserve">could </w:t>
      </w:r>
      <w:r w:rsidRPr="00237D3A">
        <w:rPr>
          <w:lang w:val="en-GB"/>
        </w:rPr>
        <w:t xml:space="preserve">be </w:t>
      </w:r>
      <w:r w:rsidR="002C08B6">
        <w:rPr>
          <w:lang w:val="en-GB"/>
        </w:rPr>
        <w:t xml:space="preserve">learned from some information </w:t>
      </w:r>
      <w:r w:rsidRPr="00237D3A">
        <w:rPr>
          <w:lang w:val="en-GB"/>
        </w:rPr>
        <w:t xml:space="preserve">not yet known or unpredictable in the domain. </w:t>
      </w:r>
      <w:r w:rsidR="002C08B6">
        <w:rPr>
          <w:lang w:val="en-GB"/>
        </w:rPr>
        <w:t>Therefore, OL provides techniques to discover knowledge.</w:t>
      </w:r>
    </w:p>
    <w:p w14:paraId="331BB1E7" w14:textId="74A25ADF"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p>
    <w:p w14:paraId="28BBC92C" w14:textId="27F92AFD" w:rsidR="0075584A" w:rsidRPr="00A93518"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AD1AC7">
        <w:rPr>
          <w:lang w:val="en-GB"/>
        </w:rPr>
        <w:t>present</w:t>
      </w:r>
      <w:r>
        <w:rPr>
          <w:lang w:val="en-GB"/>
        </w:rPr>
        <w:t>ing</w:t>
      </w:r>
      <w:r w:rsidR="00AD1AC7">
        <w:rPr>
          <w:lang w:val="en-GB"/>
        </w:rPr>
        <w:t xml:space="preserve"> an approach </w:t>
      </w:r>
      <w:r>
        <w:rPr>
          <w:lang w:val="en-GB"/>
        </w:rPr>
        <w:t xml:space="preserve">to support </w:t>
      </w:r>
      <w:r w:rsidR="005B61D1">
        <w:rPr>
          <w:lang w:val="en-GB"/>
        </w:rPr>
        <w:t>the process of ontology creation and maintenance.</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 xml:space="preserve">.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0A38E372" w:rsidR="001B1C4C" w:rsidRPr="00BC44B2" w:rsidRDefault="001B1C4C" w:rsidP="00BC44B2">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C27D83">
        <w:rPr>
          <w:lang w:val="en-GB"/>
        </w:rPr>
        <w:t>Similarly, other challenge is to discover knowledge in sources of information that could be later use</w:t>
      </w:r>
      <w:r w:rsidR="00EA32A1">
        <w:rPr>
          <w:lang w:val="en-GB"/>
        </w:rPr>
        <w:t>d, for instance, to update a CV</w:t>
      </w:r>
      <w:r w:rsidR="005E0763">
        <w:rPr>
          <w:lang w:val="en-GB"/>
        </w:rPr>
        <w:t xml:space="preserve"> (REFS)</w:t>
      </w:r>
      <w:r w:rsidR="00EA32A1">
        <w:rPr>
          <w:lang w:val="en-GB"/>
        </w:rPr>
        <w:t>.</w:t>
      </w:r>
      <w:r w:rsidR="00C27D83">
        <w:rPr>
          <w:lang w:val="en-GB"/>
        </w:rPr>
        <w:t xml:space="preserve">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lastRenderedPageBreak/>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232E43A3"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which leading</w:t>
      </w:r>
      <w:r w:rsidR="00A940B0">
        <w:rPr>
          <w:lang w:val="en-GB"/>
        </w:rPr>
        <w:t xml:space="preserve"> the development of this work, as follows:</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Cabealho2"/>
        <w:rPr>
          <w:lang w:val="en-GB"/>
        </w:rPr>
      </w:pPr>
      <w:r>
        <w:rPr>
          <w:lang w:val="en-GB"/>
        </w:rPr>
        <w:t>Expected Outcomes</w:t>
      </w:r>
    </w:p>
    <w:p w14:paraId="5B501B06" w14:textId="498FA0AB" w:rsidR="007A4E24" w:rsidRDefault="005E0763" w:rsidP="007A4E24">
      <w:pPr>
        <w:rPr>
          <w:lang w:val="en-GB"/>
        </w:rPr>
      </w:pPr>
      <w:r>
        <w:rPr>
          <w:lang w:val="en-GB"/>
        </w:rPr>
        <w:t>Expected outputs to be provided by this work are the following ones:</w:t>
      </w:r>
    </w:p>
    <w:p w14:paraId="735BC35F" w14:textId="38550F83" w:rsidR="004D4110" w:rsidRPr="007B4ABA" w:rsidRDefault="00784B9A" w:rsidP="007B4ABA">
      <w:pPr>
        <w:pStyle w:val="PargrafodaLista"/>
        <w:numPr>
          <w:ilvl w:val="0"/>
          <w:numId w:val="15"/>
        </w:numPr>
        <w:ind w:left="426"/>
        <w:rPr>
          <w:lang w:val="en-GB"/>
        </w:rPr>
      </w:pPr>
      <w:r>
        <w:rPr>
          <w:lang w:val="en-GB"/>
        </w:rPr>
        <w:t>To d</w:t>
      </w:r>
      <w:r w:rsidR="007B4ABA">
        <w:rPr>
          <w:lang w:val="en-GB"/>
        </w:rPr>
        <w:t xml:space="preserve">iscover </w:t>
      </w:r>
      <w:r w:rsidR="002A0BB4">
        <w:rPr>
          <w:lang w:val="en-GB"/>
        </w:rPr>
        <w:t xml:space="preserve">frequent </w:t>
      </w:r>
      <w:r w:rsidR="007B4ABA">
        <w:rPr>
          <w:lang w:val="en-GB"/>
        </w:rPr>
        <w:t xml:space="preserve">patterns in </w:t>
      </w:r>
      <w:r w:rsidR="00FD60DB" w:rsidRPr="007B4ABA">
        <w:rPr>
          <w:lang w:val="en-GB"/>
        </w:rPr>
        <w:t xml:space="preserve">a </w:t>
      </w:r>
      <w:r w:rsidR="00612550" w:rsidRPr="007B4ABA">
        <w:rPr>
          <w:lang w:val="en-GB"/>
        </w:rPr>
        <w:t>document corpus</w:t>
      </w:r>
      <w:r w:rsidR="00FD60DB" w:rsidRPr="007B4ABA">
        <w:rPr>
          <w:lang w:val="en-GB"/>
        </w:rPr>
        <w:t xml:space="preserve"> </w:t>
      </w:r>
      <w:r w:rsidR="007B4ABA">
        <w:rPr>
          <w:lang w:val="en-GB"/>
        </w:rPr>
        <w:t>containing</w:t>
      </w:r>
      <w:r w:rsidR="00FD60DB" w:rsidRPr="007B4ABA">
        <w:rPr>
          <w:lang w:val="en-GB"/>
        </w:rPr>
        <w:t xml:space="preserve"> </w:t>
      </w:r>
      <w:r w:rsidR="00612550" w:rsidRPr="007B4ABA">
        <w:rPr>
          <w:lang w:val="en-GB"/>
        </w:rPr>
        <w:t>non-</w:t>
      </w:r>
      <w:r w:rsidR="00FD60DB" w:rsidRPr="007B4ABA">
        <w:rPr>
          <w:lang w:val="en-GB"/>
        </w:rPr>
        <w:t>structured data</w:t>
      </w:r>
      <w:r w:rsidR="007B4ABA">
        <w:rPr>
          <w:lang w:val="en-GB"/>
        </w:rPr>
        <w:t xml:space="preserve">. </w:t>
      </w:r>
      <w:r w:rsidR="004D4110" w:rsidRPr="007B4ABA">
        <w:rPr>
          <w:lang w:val="en-GB"/>
        </w:rPr>
        <w:t xml:space="preserve">This will be </w:t>
      </w:r>
      <w:r w:rsidR="007B4ABA">
        <w:rPr>
          <w:lang w:val="en-GB"/>
        </w:rPr>
        <w:t>achieved by</w:t>
      </w:r>
      <w:r w:rsidR="004D4110" w:rsidRPr="007B4ABA">
        <w:rPr>
          <w:lang w:val="en-GB"/>
        </w:rPr>
        <w:t xml:space="preserve"> </w:t>
      </w:r>
      <w:r w:rsidR="00612550" w:rsidRPr="007B4ABA">
        <w:rPr>
          <w:lang w:val="en-GB"/>
        </w:rPr>
        <w:t xml:space="preserve">applying </w:t>
      </w:r>
      <w:r w:rsidR="004D4110" w:rsidRPr="007B4ABA">
        <w:rPr>
          <w:lang w:val="en-GB"/>
        </w:rPr>
        <w:t>an algorithm, namely FP-Growth</w:t>
      </w:r>
      <w:r w:rsidR="00773A33" w:rsidRPr="007B4ABA">
        <w:rPr>
          <w:lang w:val="en-GB"/>
        </w:rPr>
        <w:t xml:space="preserve"> (FP-G). FP-G is an algorithm that discovers fre</w:t>
      </w:r>
      <w:r w:rsidR="00612550" w:rsidRPr="007B4ABA">
        <w:rPr>
          <w:lang w:val="en-GB"/>
        </w:rPr>
        <w:t>quent patterns in sets of data.</w:t>
      </w:r>
    </w:p>
    <w:p w14:paraId="14EDE806" w14:textId="60C945A4" w:rsidR="004D4110" w:rsidRPr="007B4ABA" w:rsidRDefault="00784B9A" w:rsidP="007B4ABA">
      <w:pPr>
        <w:pStyle w:val="PargrafodaLista"/>
        <w:numPr>
          <w:ilvl w:val="0"/>
          <w:numId w:val="15"/>
        </w:numPr>
        <w:ind w:left="426"/>
        <w:rPr>
          <w:lang w:val="en-GB"/>
        </w:rPr>
      </w:pPr>
      <w:r>
        <w:rPr>
          <w:lang w:val="en-GB"/>
        </w:rPr>
        <w:t>To d</w:t>
      </w:r>
      <w:r w:rsidR="007B4ABA">
        <w:rPr>
          <w:lang w:val="en-GB"/>
        </w:rPr>
        <w:t xml:space="preserve">iscover relations </w:t>
      </w:r>
      <w:r w:rsidR="007B4ABA" w:rsidRPr="007B4ABA">
        <w:rPr>
          <w:lang w:val="en-GB"/>
        </w:rPr>
        <w:t>(or associations) between the concepts</w:t>
      </w:r>
      <w:r w:rsidR="004D4110" w:rsidRPr="007B4ABA">
        <w:rPr>
          <w:lang w:val="en-GB"/>
        </w:rPr>
        <w:t xml:space="preserve"> from a set of frequent patterns.</w:t>
      </w:r>
      <w:r w:rsidR="00773A33" w:rsidRPr="007B4ABA">
        <w:rPr>
          <w:lang w:val="en-GB"/>
        </w:rPr>
        <w:t xml:space="preserve"> Association Rules (AR) is the technique </w:t>
      </w:r>
      <w:r w:rsidR="007B4ABA">
        <w:rPr>
          <w:lang w:val="en-GB"/>
        </w:rPr>
        <w:t xml:space="preserve">applied to </w:t>
      </w:r>
      <w:r w:rsidR="00773A33" w:rsidRPr="007B4ABA">
        <w:rPr>
          <w:lang w:val="en-GB"/>
        </w:rPr>
        <w:t>execute this task.</w:t>
      </w:r>
    </w:p>
    <w:p w14:paraId="4C18942C" w14:textId="060E4CF8" w:rsidR="004D4110" w:rsidRPr="007B4ABA" w:rsidRDefault="00784B9A" w:rsidP="007B4ABA">
      <w:pPr>
        <w:pStyle w:val="PargrafodaLista"/>
        <w:numPr>
          <w:ilvl w:val="0"/>
          <w:numId w:val="15"/>
        </w:numPr>
        <w:ind w:left="426"/>
        <w:rPr>
          <w:lang w:val="en-GB"/>
        </w:rPr>
      </w:pPr>
      <w:r>
        <w:rPr>
          <w:lang w:val="en-GB"/>
        </w:rPr>
        <w:t>To d</w:t>
      </w:r>
      <w:r w:rsidR="00773A33" w:rsidRPr="007B4ABA">
        <w:rPr>
          <w:lang w:val="en-GB"/>
        </w:rPr>
        <w:t xml:space="preserve">iscover new </w:t>
      </w:r>
      <w:r w:rsidR="00EC21C6" w:rsidRPr="007B4ABA">
        <w:rPr>
          <w:lang w:val="en-GB"/>
        </w:rPr>
        <w:t>concepts</w:t>
      </w:r>
      <w:r w:rsidR="00773A33" w:rsidRPr="007B4ABA">
        <w:rPr>
          <w:lang w:val="en-GB"/>
        </w:rPr>
        <w:t xml:space="preserve"> from the set of </w:t>
      </w:r>
      <w:r w:rsidR="00612550" w:rsidRPr="007B4ABA">
        <w:rPr>
          <w:lang w:val="en-GB"/>
        </w:rPr>
        <w:t>non-</w:t>
      </w:r>
      <w:r w:rsidR="00773A33" w:rsidRPr="007B4ABA">
        <w:rPr>
          <w:lang w:val="en-GB"/>
        </w:rPr>
        <w:t>structured data</w:t>
      </w:r>
      <w:r w:rsidR="00EC21C6" w:rsidRPr="007B4ABA">
        <w:rPr>
          <w:lang w:val="en-GB"/>
        </w:rPr>
        <w:t xml:space="preserve">, to </w:t>
      </w:r>
      <w:r w:rsidR="00612550" w:rsidRPr="007B4ABA">
        <w:rPr>
          <w:lang w:val="en-GB"/>
        </w:rPr>
        <w:t>update</w:t>
      </w:r>
      <w:r w:rsidR="00EC21C6" w:rsidRPr="007B4ABA">
        <w:rPr>
          <w:lang w:val="en-GB"/>
        </w:rPr>
        <w:t xml:space="preserve"> a domain ontology</w:t>
      </w:r>
      <w:r w:rsidR="00773A33" w:rsidRPr="007B4ABA">
        <w:rPr>
          <w:lang w:val="en-GB"/>
        </w:rPr>
        <w:t xml:space="preserve">. </w:t>
      </w:r>
      <w:r w:rsidR="00EC21C6" w:rsidRPr="007B4ABA">
        <w:rPr>
          <w:lang w:val="en-GB"/>
        </w:rPr>
        <w:t xml:space="preserve">This will </w:t>
      </w:r>
      <w:r>
        <w:rPr>
          <w:lang w:val="en-GB"/>
        </w:rPr>
        <w:t xml:space="preserve">rely on </w:t>
      </w:r>
      <w:r w:rsidR="00EC21C6" w:rsidRPr="007B4ABA">
        <w:rPr>
          <w:lang w:val="en-GB"/>
        </w:rPr>
        <w:t xml:space="preserve">FP-G and AR techniques also, in two steps. </w:t>
      </w:r>
    </w:p>
    <w:p w14:paraId="7F14237D" w14:textId="62F7962D" w:rsidR="00EC21C6" w:rsidRPr="007B4ABA" w:rsidRDefault="00EC21C6" w:rsidP="007B4ABA">
      <w:pPr>
        <w:pStyle w:val="PargrafodaLista"/>
        <w:numPr>
          <w:ilvl w:val="0"/>
          <w:numId w:val="15"/>
        </w:numPr>
        <w:ind w:left="426"/>
        <w:rPr>
          <w:lang w:val="en-GB"/>
        </w:rPr>
      </w:pPr>
      <w:r w:rsidRPr="007B4ABA">
        <w:rPr>
          <w:lang w:val="en-GB"/>
        </w:rPr>
        <w:t>The discover</w:t>
      </w:r>
      <w:r w:rsidR="00394BA7" w:rsidRPr="007B4ABA">
        <w:rPr>
          <w:lang w:val="en-GB"/>
        </w:rPr>
        <w:t>y</w:t>
      </w:r>
      <w:r w:rsidRPr="007B4ABA">
        <w:rPr>
          <w:lang w:val="en-GB"/>
        </w:rPr>
        <w:t xml:space="preserve"> of knowledge in the set of </w:t>
      </w:r>
      <w:r w:rsidR="00612550" w:rsidRPr="007B4ABA">
        <w:rPr>
          <w:lang w:val="en-GB"/>
        </w:rPr>
        <w:t xml:space="preserve">discovered patterns </w:t>
      </w:r>
      <w:r w:rsidRPr="007B4ABA">
        <w:rPr>
          <w:lang w:val="en-GB"/>
        </w:rPr>
        <w:t xml:space="preserve">that could be useful to help </w:t>
      </w:r>
      <w:r w:rsidR="00394BA7" w:rsidRPr="007B4ABA">
        <w:rPr>
          <w:lang w:val="en-GB"/>
        </w:rPr>
        <w:t xml:space="preserve">the </w:t>
      </w:r>
      <w:r w:rsidRPr="007B4ABA">
        <w:rPr>
          <w:lang w:val="en-GB"/>
        </w:rPr>
        <w:t xml:space="preserve">OL process. </w:t>
      </w:r>
      <w:r w:rsidR="00394BA7" w:rsidRPr="007B4ABA">
        <w:rPr>
          <w:lang w:val="en-GB"/>
        </w:rPr>
        <w:t xml:space="preserve">Such a goal is </w:t>
      </w:r>
      <w:r w:rsidR="00784B9A">
        <w:rPr>
          <w:lang w:val="en-GB"/>
        </w:rPr>
        <w:t xml:space="preserve">to be achieved </w:t>
      </w:r>
      <w:r w:rsidR="00612550" w:rsidRPr="007B4ABA">
        <w:rPr>
          <w:lang w:val="en-GB"/>
        </w:rPr>
        <w:t xml:space="preserve">by </w:t>
      </w:r>
      <w:r w:rsidR="00A93518" w:rsidRPr="007B4ABA">
        <w:rPr>
          <w:lang w:val="en-GB"/>
        </w:rPr>
        <w:t xml:space="preserve">taking advantage of a set of metrics </w:t>
      </w:r>
      <w:r w:rsidR="00612550" w:rsidRPr="007B4ABA">
        <w:rPr>
          <w:lang w:val="en-GB"/>
        </w:rPr>
        <w:t>used</w:t>
      </w:r>
      <w:r w:rsidR="00A93518" w:rsidRPr="007B4ABA">
        <w:rPr>
          <w:lang w:val="en-GB"/>
        </w:rPr>
        <w:t xml:space="preserve"> in the AR algorithm. </w:t>
      </w:r>
      <w:r w:rsidR="00784B9A">
        <w:rPr>
          <w:lang w:val="en-GB"/>
        </w:rPr>
        <w:t xml:space="preserve">It is expected to </w:t>
      </w:r>
      <w:r w:rsidR="00A93518" w:rsidRPr="007B4ABA">
        <w:rPr>
          <w:lang w:val="en-GB"/>
        </w:rPr>
        <w:t>provide the possible context and domain of a concept.</w:t>
      </w:r>
    </w:p>
    <w:p w14:paraId="2E09BE43" w14:textId="4515E642" w:rsidR="00A93518" w:rsidRPr="007B4ABA"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challenges in order </w:t>
      </w:r>
      <w:r>
        <w:rPr>
          <w:lang w:val="en-GB"/>
        </w:rPr>
        <w:t>to automate</w:t>
      </w:r>
      <w:r w:rsidRPr="007B4ABA">
        <w:rPr>
          <w:lang w:val="en-GB"/>
        </w:rPr>
        <w:t xml:space="preserve"> </w:t>
      </w:r>
      <w:r>
        <w:rPr>
          <w:lang w:val="en-GB"/>
        </w:rPr>
        <w:t xml:space="preserve">the OL </w:t>
      </w:r>
      <w:r w:rsidRPr="007B4ABA">
        <w:rPr>
          <w:lang w:val="en-GB"/>
        </w:rPr>
        <w:t>process</w:t>
      </w:r>
      <w:r w:rsidRPr="007B4ABA">
        <w:rPr>
          <w:lang w:val="en-GB"/>
        </w:rPr>
        <w:t xml:space="preserve"> </w:t>
      </w:r>
      <w:r>
        <w:rPr>
          <w:lang w:val="en-GB"/>
        </w:rPr>
        <w:t xml:space="preserve">and </w:t>
      </w:r>
      <w:r w:rsidR="00A93518" w:rsidRPr="007B4ABA">
        <w:rPr>
          <w:lang w:val="en-GB"/>
        </w:rPr>
        <w:t>to show the results in an understandable form.</w:t>
      </w:r>
    </w:p>
    <w:p w14:paraId="64280F53" w14:textId="553EECC5" w:rsidR="0080536F" w:rsidRDefault="006D0EF1" w:rsidP="007B4ABA">
      <w:pPr>
        <w:pStyle w:val="PargrafodaLista"/>
        <w:numPr>
          <w:ilvl w:val="0"/>
          <w:numId w:val="15"/>
        </w:numPr>
        <w:ind w:left="426"/>
        <w:rPr>
          <w:lang w:val="en-GB"/>
        </w:rPr>
      </w:pPr>
      <w:r>
        <w:rPr>
          <w:lang w:val="en-GB"/>
        </w:rPr>
        <w:t xml:space="preserve">Finally, 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p>
    <w:p w14:paraId="7B35A976" w14:textId="54B31A5D" w:rsidR="006576FF" w:rsidRDefault="006576FF">
      <w:pPr>
        <w:spacing w:before="0" w:after="0"/>
        <w:rPr>
          <w:lang w:val="en-GB"/>
        </w:rPr>
      </w:pPr>
      <w:r>
        <w:rPr>
          <w:lang w:val="en-GB"/>
        </w:rPr>
        <w:br w:type="page"/>
      </w:r>
    </w:p>
    <w:p w14:paraId="3206AA17" w14:textId="7C3603DD" w:rsidR="00A620C9" w:rsidRPr="00091CA6" w:rsidRDefault="00A620C9" w:rsidP="00A620C9">
      <w:pPr>
        <w:pStyle w:val="Cabealho2"/>
        <w:rPr>
          <w:lang w:val="en-GB"/>
        </w:rPr>
      </w:pPr>
      <w:r w:rsidRPr="00091CA6">
        <w:rPr>
          <w:lang w:val="en-GB"/>
        </w:rPr>
        <w:lastRenderedPageBreak/>
        <w:t>Section – Context of work</w:t>
      </w:r>
    </w:p>
    <w:p w14:paraId="02BD4E1C" w14:textId="058E005A"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CoSPaces)</w:t>
      </w:r>
      <w:r w:rsidRPr="005A3284">
        <w:rPr>
          <w:lang w:val="en-GB"/>
        </w:rPr>
        <w:t xml:space="preserve">. CoSPaces </w:t>
      </w:r>
      <w:r w:rsidR="007E6F3B" w:rsidRPr="005A3284">
        <w:rPr>
          <w:lang w:val="en-GB"/>
        </w:rPr>
        <w:t>wa</w:t>
      </w:r>
      <w:r w:rsidRPr="005A3284">
        <w:rPr>
          <w:lang w:val="en-GB"/>
        </w:rPr>
        <w:t xml:space="preserve">s </w:t>
      </w:r>
      <w:r w:rsidR="00C27D83" w:rsidRPr="005A3284">
        <w:rPr>
          <w:lang w:val="en-GB"/>
        </w:rPr>
        <w:t>a</w:t>
      </w:r>
      <w:r w:rsidR="00C27D83">
        <w:rPr>
          <w:lang w:val="en-GB"/>
        </w:rPr>
        <w:t>n European Research</w:t>
      </w:r>
      <w:r w:rsidRPr="005A3284">
        <w:rPr>
          <w:lang w:val="en-GB"/>
        </w:rPr>
        <w:t xml:space="preserve"> project </w:t>
      </w:r>
      <w:r w:rsidR="00C27D83">
        <w:rPr>
          <w:lang w:val="en-GB"/>
        </w:rPr>
        <w:t xml:space="preserve">aiming </w:t>
      </w:r>
      <w:r w:rsidRPr="005A3284">
        <w:rPr>
          <w:lang w:val="en-GB"/>
        </w:rPr>
        <w:t>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1BD419B3" w14:textId="4C11D5B3" w:rsidR="00E36CF7" w:rsidRPr="00E36CF7" w:rsidRDefault="00E36CF7" w:rsidP="005A3284">
      <w:pPr>
        <w:ind w:firstLine="708"/>
        <w:rPr>
          <w:lang w:val="en-GB"/>
        </w:rPr>
      </w:pPr>
      <w:r w:rsidRPr="00E36CF7">
        <w:rPr>
          <w:lang w:val="en-GB"/>
        </w:rPr>
        <w:t xml:space="preserve">This dissertation takes advantage of the application </w:t>
      </w:r>
      <w:r>
        <w:rPr>
          <w:lang w:val="en-GB"/>
        </w:rPr>
        <w:t>b</w:t>
      </w:r>
      <w:r w:rsidRPr="00E36CF7">
        <w:rPr>
          <w:lang w:val="en-GB"/>
        </w:rPr>
        <w:t>ack</w:t>
      </w:r>
      <w:r>
        <w:rPr>
          <w:lang w:val="en-GB"/>
        </w:rPr>
        <w:t>g</w:t>
      </w:r>
      <w:r w:rsidRPr="00E36CF7">
        <w:rPr>
          <w:lang w:val="en-GB"/>
        </w:rPr>
        <w:t>round based in the Building &amp; Construction sector</w:t>
      </w:r>
      <w:r>
        <w:rPr>
          <w:lang w:val="en-GB"/>
        </w:rPr>
        <w:t>.</w:t>
      </w:r>
    </w:p>
    <w:p w14:paraId="28C5BB6F" w14:textId="21DFB5F4" w:rsidR="006B1F62" w:rsidRPr="005A3284" w:rsidRDefault="00E36CF7" w:rsidP="005A3284">
      <w:pPr>
        <w:ind w:firstLine="708"/>
        <w:rPr>
          <w:lang w:val="en-GB"/>
        </w:rPr>
      </w:pPr>
      <w:r>
        <w:rPr>
          <w:lang w:val="en-GB"/>
        </w:rPr>
        <w:t>Also, t</w:t>
      </w:r>
      <w:r w:rsidR="007E6F3B" w:rsidRPr="005A3284">
        <w:rPr>
          <w:lang w:val="en-GB"/>
        </w:rPr>
        <w:t xml:space="preserve">he present work described in this dissertation </w:t>
      </w:r>
      <w:r>
        <w:rPr>
          <w:lang w:val="en-GB"/>
        </w:rPr>
        <w:t xml:space="preserve">contributed to </w:t>
      </w:r>
      <w:r w:rsidR="00524D59" w:rsidRPr="005A3284">
        <w:rPr>
          <w:lang w:val="en-GB"/>
        </w:rPr>
        <w:t xml:space="preserve">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5F2F538F" w14:textId="7316B5A1" w:rsidR="00E36CF7" w:rsidRDefault="0019088C" w:rsidP="005A3284">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p>
    <w:p w14:paraId="0C72B183" w14:textId="0DB70847" w:rsidR="006B1F62" w:rsidRPr="005A3284" w:rsidRDefault="00394BA7" w:rsidP="005A3284">
      <w:pPr>
        <w:ind w:firstLine="708"/>
        <w:rPr>
          <w:lang w:val="en-GB"/>
        </w:rPr>
      </w:pPr>
      <w:r>
        <w:rPr>
          <w:lang w:val="en-GB"/>
        </w:rPr>
        <w:t xml:space="preserve">Finally, </w:t>
      </w:r>
      <w:r w:rsidR="00E36CF7">
        <w:rPr>
          <w:lang w:val="en-GB"/>
        </w:rPr>
        <w:t xml:space="preserve">some resources </w:t>
      </w:r>
      <w:r w:rsidR="005A3284" w:rsidRPr="005A3284">
        <w:rPr>
          <w:lang w:val="en-GB"/>
        </w:rPr>
        <w:t>from</w:t>
      </w:r>
      <w:r w:rsidR="006B1F62"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xml:space="preserve">, namely the </w:t>
      </w:r>
      <w:r w:rsidR="00E36CF7">
        <w:rPr>
          <w:lang w:val="en-GB"/>
        </w:rPr>
        <w:t>ontology manipulation libraries were adopted in this work</w:t>
      </w:r>
      <w:r w:rsidR="006B1F62"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47BFFD98"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w:t>
      </w:r>
      <w:r w:rsidR="00394BA7">
        <w:rPr>
          <w:lang w:val="en-GB"/>
        </w:rPr>
        <w:t>discussed</w:t>
      </w:r>
      <w:r w:rsidR="001B7EEB">
        <w:rPr>
          <w:lang w:val="en-GB"/>
        </w:rPr>
        <w:t xml:space="preserve">. It will be explained </w:t>
      </w:r>
      <w:r w:rsidR="00394BA7">
        <w:rPr>
          <w:lang w:val="en-GB"/>
        </w:rPr>
        <w:t xml:space="preserve">in more detail what is an Ontology, </w:t>
      </w:r>
      <w:r w:rsidR="001B7EEB">
        <w:rPr>
          <w:lang w:val="en-GB"/>
        </w:rPr>
        <w:t xml:space="preserve">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4563B0F1"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9DECA8B" w:rsidR="00963619" w:rsidRDefault="00963619" w:rsidP="00780D91">
      <w:pPr>
        <w:spacing w:before="0"/>
        <w:ind w:firstLine="708"/>
        <w:rPr>
          <w:lang w:val="en-GB"/>
        </w:rPr>
      </w:pPr>
      <w:r>
        <w:rPr>
          <w:lang w:val="en-GB"/>
        </w:rPr>
        <w:t>In the next chapter the explanation for the solution proposed</w:t>
      </w:r>
      <w:r w:rsidR="00394BA7">
        <w:rPr>
          <w:lang w:val="en-GB"/>
        </w:rPr>
        <w:t>, can be observed</w:t>
      </w:r>
      <w:r>
        <w:rPr>
          <w:lang w:val="en-GB"/>
        </w:rPr>
        <w:t xml:space="preserve">.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cognos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Cabealho1"/>
        <w:numPr>
          <w:ilvl w:val="0"/>
          <w:numId w:val="0"/>
        </w:numPr>
        <w:spacing w:before="3200"/>
        <w:rPr>
          <w:lang w:val="en-GB"/>
        </w:rPr>
      </w:pPr>
    </w:p>
    <w:p w14:paraId="7D2D2CBD" w14:textId="3FE5386B" w:rsidR="003F4C5B" w:rsidRDefault="00FD0AA4" w:rsidP="00FD0AA4">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A9C8A3C"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66AC866F" w14:textId="7A74F207" w:rsidR="009058CD" w:rsidRPr="00FA7AEF" w:rsidRDefault="009058C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9058CD" w:rsidRPr="00EB6E31" w:rsidRDefault="009058CD"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0FCCD1" w14:textId="77777777" w:rsidR="004E27FA" w:rsidRDefault="004E27FA" w:rsidP="008B30D6">
      <w:pPr>
        <w:spacing w:before="0" w:after="0" w:line="240" w:lineRule="auto"/>
      </w:pPr>
      <w:r>
        <w:separator/>
      </w:r>
    </w:p>
  </w:endnote>
  <w:endnote w:type="continuationSeparator" w:id="0">
    <w:p w14:paraId="3FFA031E" w14:textId="77777777" w:rsidR="004E27FA" w:rsidRDefault="004E27FA"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9058CD" w:rsidRDefault="004E27FA">
    <w:pPr>
      <w:pStyle w:val="Rodap"/>
    </w:pPr>
    <w:sdt>
      <w:sdtPr>
        <w:id w:val="1742754968"/>
        <w:docPartObj>
          <w:docPartGallery w:val="Page Numbers (Bottom of Page)"/>
          <w:docPartUnique/>
        </w:docPartObj>
      </w:sdtPr>
      <w:sdtEndPr/>
      <w:sdtContent>
        <w:r w:rsidR="009058CD">
          <w:fldChar w:fldCharType="begin"/>
        </w:r>
        <w:r w:rsidR="009058CD">
          <w:instrText>PAGE   \* MERGEFORMAT</w:instrText>
        </w:r>
        <w:r w:rsidR="009058CD">
          <w:fldChar w:fldCharType="separate"/>
        </w:r>
        <w:r w:rsidR="009058CD">
          <w:rPr>
            <w:noProof/>
          </w:rPr>
          <w:t>6</w:t>
        </w:r>
        <w:r w:rsidR="009058CD">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EndPr/>
    <w:sdtContent>
      <w:p w14:paraId="72403C93" w14:textId="04E9EA38" w:rsidR="009058CD" w:rsidRDefault="009058CD" w:rsidP="00BC44B2">
        <w:pPr>
          <w:pStyle w:val="Rodap"/>
          <w:jc w:val="center"/>
        </w:pPr>
        <w:r>
          <w:fldChar w:fldCharType="begin"/>
        </w:r>
        <w:r>
          <w:instrText>PAGE   \* MERGEFORMAT</w:instrText>
        </w:r>
        <w:r>
          <w:fldChar w:fldCharType="separate"/>
        </w:r>
        <w:r w:rsidR="00811610">
          <w:rPr>
            <w:noProof/>
          </w:rPr>
          <w:t>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E5F7B2" w14:textId="77777777" w:rsidR="004E27FA" w:rsidRDefault="004E27FA" w:rsidP="008B30D6">
      <w:pPr>
        <w:spacing w:before="0" w:after="0" w:line="240" w:lineRule="auto"/>
      </w:pPr>
      <w:r>
        <w:separator/>
      </w:r>
    </w:p>
  </w:footnote>
  <w:footnote w:type="continuationSeparator" w:id="0">
    <w:p w14:paraId="46ED19A2" w14:textId="77777777" w:rsidR="004E27FA" w:rsidRDefault="004E27FA"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9058CD" w:rsidRDefault="009058C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4"/>
  </w:num>
  <w:num w:numId="13">
    <w:abstractNumId w:val="1"/>
  </w:num>
  <w:num w:numId="14">
    <w:abstractNumId w:val="0"/>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4009C"/>
    <w:rsid w:val="00043B7B"/>
    <w:rsid w:val="0005225A"/>
    <w:rsid w:val="00076A46"/>
    <w:rsid w:val="00080BD2"/>
    <w:rsid w:val="00083658"/>
    <w:rsid w:val="00090D1E"/>
    <w:rsid w:val="00091CA6"/>
    <w:rsid w:val="00096EAE"/>
    <w:rsid w:val="00097EAE"/>
    <w:rsid w:val="000A1723"/>
    <w:rsid w:val="000A659D"/>
    <w:rsid w:val="000A711D"/>
    <w:rsid w:val="000B0E32"/>
    <w:rsid w:val="000B458D"/>
    <w:rsid w:val="000B6CE2"/>
    <w:rsid w:val="000D5764"/>
    <w:rsid w:val="000E00C9"/>
    <w:rsid w:val="000E0725"/>
    <w:rsid w:val="000E4E80"/>
    <w:rsid w:val="000E560F"/>
    <w:rsid w:val="000F3249"/>
    <w:rsid w:val="0010099D"/>
    <w:rsid w:val="0010118B"/>
    <w:rsid w:val="00112473"/>
    <w:rsid w:val="00117C9B"/>
    <w:rsid w:val="001356EF"/>
    <w:rsid w:val="00180E88"/>
    <w:rsid w:val="0019088C"/>
    <w:rsid w:val="00191D34"/>
    <w:rsid w:val="00192BB2"/>
    <w:rsid w:val="001A21F2"/>
    <w:rsid w:val="001A7411"/>
    <w:rsid w:val="001B12B2"/>
    <w:rsid w:val="001B1C4C"/>
    <w:rsid w:val="001B5080"/>
    <w:rsid w:val="001B54C5"/>
    <w:rsid w:val="001B7EEB"/>
    <w:rsid w:val="001C08BE"/>
    <w:rsid w:val="001C2F41"/>
    <w:rsid w:val="001D61C4"/>
    <w:rsid w:val="001E0F7E"/>
    <w:rsid w:val="001E403D"/>
    <w:rsid w:val="00216C4C"/>
    <w:rsid w:val="00217AEE"/>
    <w:rsid w:val="00232148"/>
    <w:rsid w:val="002356EB"/>
    <w:rsid w:val="00237D3A"/>
    <w:rsid w:val="00240F3D"/>
    <w:rsid w:val="00252909"/>
    <w:rsid w:val="00252E61"/>
    <w:rsid w:val="00262D93"/>
    <w:rsid w:val="00292253"/>
    <w:rsid w:val="002A0BB4"/>
    <w:rsid w:val="002B423B"/>
    <w:rsid w:val="002B7196"/>
    <w:rsid w:val="002C0581"/>
    <w:rsid w:val="002C08B6"/>
    <w:rsid w:val="002E0427"/>
    <w:rsid w:val="002E7C13"/>
    <w:rsid w:val="00323254"/>
    <w:rsid w:val="00326258"/>
    <w:rsid w:val="00327B04"/>
    <w:rsid w:val="00331222"/>
    <w:rsid w:val="003318B5"/>
    <w:rsid w:val="00333787"/>
    <w:rsid w:val="00335E56"/>
    <w:rsid w:val="0034229D"/>
    <w:rsid w:val="0036725E"/>
    <w:rsid w:val="003704A8"/>
    <w:rsid w:val="003751A7"/>
    <w:rsid w:val="00375905"/>
    <w:rsid w:val="00387EFC"/>
    <w:rsid w:val="00390E06"/>
    <w:rsid w:val="00394BA7"/>
    <w:rsid w:val="003A0B74"/>
    <w:rsid w:val="003A54E4"/>
    <w:rsid w:val="003B3F8E"/>
    <w:rsid w:val="003D1F52"/>
    <w:rsid w:val="003D723F"/>
    <w:rsid w:val="003E3A7C"/>
    <w:rsid w:val="003F0887"/>
    <w:rsid w:val="003F4C5B"/>
    <w:rsid w:val="004045DD"/>
    <w:rsid w:val="00404D40"/>
    <w:rsid w:val="0041406B"/>
    <w:rsid w:val="00420CAE"/>
    <w:rsid w:val="00425D70"/>
    <w:rsid w:val="00443577"/>
    <w:rsid w:val="00457C2D"/>
    <w:rsid w:val="00470589"/>
    <w:rsid w:val="004752A2"/>
    <w:rsid w:val="00484C8E"/>
    <w:rsid w:val="00490D95"/>
    <w:rsid w:val="0049322E"/>
    <w:rsid w:val="00497372"/>
    <w:rsid w:val="004A7C40"/>
    <w:rsid w:val="004B433E"/>
    <w:rsid w:val="004C6C8F"/>
    <w:rsid w:val="004D179D"/>
    <w:rsid w:val="004D4110"/>
    <w:rsid w:val="004D5CCB"/>
    <w:rsid w:val="004E0E23"/>
    <w:rsid w:val="004E27FA"/>
    <w:rsid w:val="004E70AA"/>
    <w:rsid w:val="004F7672"/>
    <w:rsid w:val="00502FCA"/>
    <w:rsid w:val="00505967"/>
    <w:rsid w:val="00505AFE"/>
    <w:rsid w:val="00520684"/>
    <w:rsid w:val="00524D59"/>
    <w:rsid w:val="00530A72"/>
    <w:rsid w:val="00536C03"/>
    <w:rsid w:val="00537E90"/>
    <w:rsid w:val="005401C8"/>
    <w:rsid w:val="005410B9"/>
    <w:rsid w:val="00542D7B"/>
    <w:rsid w:val="00544DC2"/>
    <w:rsid w:val="00556BB0"/>
    <w:rsid w:val="00556BE7"/>
    <w:rsid w:val="00560F7D"/>
    <w:rsid w:val="00565A39"/>
    <w:rsid w:val="00575B43"/>
    <w:rsid w:val="005940FD"/>
    <w:rsid w:val="005A0F6E"/>
    <w:rsid w:val="005A3284"/>
    <w:rsid w:val="005B02F9"/>
    <w:rsid w:val="005B480E"/>
    <w:rsid w:val="005B61D1"/>
    <w:rsid w:val="005C0905"/>
    <w:rsid w:val="005C444E"/>
    <w:rsid w:val="005D1C5A"/>
    <w:rsid w:val="005D1E80"/>
    <w:rsid w:val="005E0763"/>
    <w:rsid w:val="005F5EFC"/>
    <w:rsid w:val="006106F9"/>
    <w:rsid w:val="00612550"/>
    <w:rsid w:val="00621B72"/>
    <w:rsid w:val="00623EB7"/>
    <w:rsid w:val="006502FA"/>
    <w:rsid w:val="006519AA"/>
    <w:rsid w:val="00652857"/>
    <w:rsid w:val="006568D3"/>
    <w:rsid w:val="006576FF"/>
    <w:rsid w:val="00665029"/>
    <w:rsid w:val="00684F66"/>
    <w:rsid w:val="006A2163"/>
    <w:rsid w:val="006A7A6C"/>
    <w:rsid w:val="006B1E5E"/>
    <w:rsid w:val="006B1F62"/>
    <w:rsid w:val="006C1AAA"/>
    <w:rsid w:val="006C7769"/>
    <w:rsid w:val="006D0EF1"/>
    <w:rsid w:val="006E252A"/>
    <w:rsid w:val="006F3C33"/>
    <w:rsid w:val="006F753E"/>
    <w:rsid w:val="007136CD"/>
    <w:rsid w:val="0071444D"/>
    <w:rsid w:val="00716C63"/>
    <w:rsid w:val="007222A9"/>
    <w:rsid w:val="00725D4A"/>
    <w:rsid w:val="0075584A"/>
    <w:rsid w:val="00773A33"/>
    <w:rsid w:val="00780D91"/>
    <w:rsid w:val="00784B9A"/>
    <w:rsid w:val="007965B3"/>
    <w:rsid w:val="007A14BF"/>
    <w:rsid w:val="007A225E"/>
    <w:rsid w:val="007A4E24"/>
    <w:rsid w:val="007B342E"/>
    <w:rsid w:val="007B4ABA"/>
    <w:rsid w:val="007B5D0D"/>
    <w:rsid w:val="007C4850"/>
    <w:rsid w:val="007E6F3B"/>
    <w:rsid w:val="007F6F9B"/>
    <w:rsid w:val="00800D4D"/>
    <w:rsid w:val="008010FC"/>
    <w:rsid w:val="0080536F"/>
    <w:rsid w:val="00811610"/>
    <w:rsid w:val="0081252C"/>
    <w:rsid w:val="00834EA7"/>
    <w:rsid w:val="00842CAD"/>
    <w:rsid w:val="00843719"/>
    <w:rsid w:val="00852362"/>
    <w:rsid w:val="00857BCA"/>
    <w:rsid w:val="00867A52"/>
    <w:rsid w:val="008A7B11"/>
    <w:rsid w:val="008B30D6"/>
    <w:rsid w:val="008B6E0D"/>
    <w:rsid w:val="008D1EAB"/>
    <w:rsid w:val="008D47E6"/>
    <w:rsid w:val="008E1520"/>
    <w:rsid w:val="008E2006"/>
    <w:rsid w:val="008E50B9"/>
    <w:rsid w:val="008F3042"/>
    <w:rsid w:val="0090359D"/>
    <w:rsid w:val="009058CD"/>
    <w:rsid w:val="00914285"/>
    <w:rsid w:val="00955136"/>
    <w:rsid w:val="00963619"/>
    <w:rsid w:val="00970F2A"/>
    <w:rsid w:val="00981EA0"/>
    <w:rsid w:val="009916E3"/>
    <w:rsid w:val="009B6C6D"/>
    <w:rsid w:val="009D1649"/>
    <w:rsid w:val="009E07E2"/>
    <w:rsid w:val="009F05BE"/>
    <w:rsid w:val="009F6718"/>
    <w:rsid w:val="00A03A8B"/>
    <w:rsid w:val="00A252DB"/>
    <w:rsid w:val="00A44BDF"/>
    <w:rsid w:val="00A54A7A"/>
    <w:rsid w:val="00A620C9"/>
    <w:rsid w:val="00A74918"/>
    <w:rsid w:val="00A805F2"/>
    <w:rsid w:val="00A93518"/>
    <w:rsid w:val="00A940B0"/>
    <w:rsid w:val="00AB3F38"/>
    <w:rsid w:val="00AC03A8"/>
    <w:rsid w:val="00AC4022"/>
    <w:rsid w:val="00AC4C6D"/>
    <w:rsid w:val="00AD1AC7"/>
    <w:rsid w:val="00AF0219"/>
    <w:rsid w:val="00AF20F7"/>
    <w:rsid w:val="00B01E96"/>
    <w:rsid w:val="00B04CFA"/>
    <w:rsid w:val="00B11C49"/>
    <w:rsid w:val="00B13CDD"/>
    <w:rsid w:val="00B21834"/>
    <w:rsid w:val="00B23BDE"/>
    <w:rsid w:val="00B25DAD"/>
    <w:rsid w:val="00B42525"/>
    <w:rsid w:val="00B46437"/>
    <w:rsid w:val="00B47F12"/>
    <w:rsid w:val="00B7444B"/>
    <w:rsid w:val="00B92070"/>
    <w:rsid w:val="00BB2888"/>
    <w:rsid w:val="00BC23DB"/>
    <w:rsid w:val="00BC44B2"/>
    <w:rsid w:val="00BD3CF4"/>
    <w:rsid w:val="00BD5056"/>
    <w:rsid w:val="00BD5663"/>
    <w:rsid w:val="00C01677"/>
    <w:rsid w:val="00C1294D"/>
    <w:rsid w:val="00C20617"/>
    <w:rsid w:val="00C22B59"/>
    <w:rsid w:val="00C27D83"/>
    <w:rsid w:val="00C32E3E"/>
    <w:rsid w:val="00C4024C"/>
    <w:rsid w:val="00C5203A"/>
    <w:rsid w:val="00C77726"/>
    <w:rsid w:val="00C867FF"/>
    <w:rsid w:val="00C9769B"/>
    <w:rsid w:val="00CA0943"/>
    <w:rsid w:val="00CA7833"/>
    <w:rsid w:val="00CB0998"/>
    <w:rsid w:val="00CB6F98"/>
    <w:rsid w:val="00CC6030"/>
    <w:rsid w:val="00CD6FC0"/>
    <w:rsid w:val="00CE6C02"/>
    <w:rsid w:val="00D1087C"/>
    <w:rsid w:val="00D13180"/>
    <w:rsid w:val="00D16C48"/>
    <w:rsid w:val="00D4267B"/>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7ACB"/>
    <w:rsid w:val="00DF3A14"/>
    <w:rsid w:val="00DF6FD3"/>
    <w:rsid w:val="00E0106E"/>
    <w:rsid w:val="00E042E9"/>
    <w:rsid w:val="00E128F1"/>
    <w:rsid w:val="00E36CF7"/>
    <w:rsid w:val="00E37DA1"/>
    <w:rsid w:val="00E50078"/>
    <w:rsid w:val="00E552CA"/>
    <w:rsid w:val="00E5703F"/>
    <w:rsid w:val="00E63BA4"/>
    <w:rsid w:val="00E64036"/>
    <w:rsid w:val="00E7395C"/>
    <w:rsid w:val="00E761D0"/>
    <w:rsid w:val="00E90ABC"/>
    <w:rsid w:val="00E96FCF"/>
    <w:rsid w:val="00EA32A1"/>
    <w:rsid w:val="00EB4894"/>
    <w:rsid w:val="00EC21C6"/>
    <w:rsid w:val="00EC58D9"/>
    <w:rsid w:val="00ED0AFB"/>
    <w:rsid w:val="00EF5764"/>
    <w:rsid w:val="00F03A0A"/>
    <w:rsid w:val="00F11044"/>
    <w:rsid w:val="00F33949"/>
    <w:rsid w:val="00F33FBC"/>
    <w:rsid w:val="00F5722F"/>
    <w:rsid w:val="00F62BA1"/>
    <w:rsid w:val="00F709D3"/>
    <w:rsid w:val="00F731CE"/>
    <w:rsid w:val="00F81A2F"/>
    <w:rsid w:val="00F852F5"/>
    <w:rsid w:val="00F8572E"/>
    <w:rsid w:val="00FA6EE7"/>
    <w:rsid w:val="00FA7AEF"/>
    <w:rsid w:val="00FD0AA4"/>
    <w:rsid w:val="00FD60DB"/>
    <w:rsid w:val="00FD7B95"/>
    <w:rsid w:val="00FE38F2"/>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semiHidden/>
    <w:unhideWhenUsed/>
    <w:rsid w:val="002C08B6"/>
    <w:rPr>
      <w:color w:val="0000FF"/>
      <w:u w:val="single"/>
    </w:rPr>
  </w:style>
  <w:style w:type="character" w:customStyle="1" w:styleId="highlight">
    <w:name w:val="highlight"/>
    <w:basedOn w:val="Tipodeletrapredefinidodopargrafo"/>
    <w:rsid w:val="00E36C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FEB72-3597-4A81-8822-88EFCC679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90</TotalTime>
  <Pages>1</Pages>
  <Words>4044</Words>
  <Characters>21839</Characters>
  <Application>Microsoft Office Word</Application>
  <DocSecurity>0</DocSecurity>
  <Lines>181</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9</cp:revision>
  <cp:lastPrinted>2015-02-03T17:21:00Z</cp:lastPrinted>
  <dcterms:created xsi:type="dcterms:W3CDTF">2014-12-11T00:25:00Z</dcterms:created>
  <dcterms:modified xsi:type="dcterms:W3CDTF">2015-02-0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igIDejPA"/&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